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sdt>
      <w:sdtPr>
        <w:alias w:val="Your Name:"/>
        <w:tag w:val="Your Name:"/>
        <w:id w:val="-686670367"/>
        <w:placeholder>
          <w:docPart w:val="A61FEFE49C694AEEB4EA0682B49C47BA"/>
        </w:placeholder>
        <w:temporary/>
        <w:showingPlcHdr/>
        <w15:appearance w15:val="hidden"/>
      </w:sdtPr>
      <w:sdtEndPr/>
      <w:sdtContent>
        <w:p w14:paraId="125B2EB4" w14:textId="77777777" w:rsidR="00F9444C" w:rsidRDefault="00D42B32">
          <w:pPr>
            <w:pStyle w:val="NoSpacing"/>
          </w:pPr>
          <w:r>
            <w:t>Your Name</w:t>
          </w:r>
        </w:p>
      </w:sdtContent>
    </w:sdt>
    <w:p w14:paraId="4F1B5800" w14:textId="77777777" w:rsidR="00E614DD" w:rsidRDefault="007E3063">
      <w:pPr>
        <w:pStyle w:val="NoSpacing"/>
      </w:pPr>
      <w:sdt>
        <w:sdtPr>
          <w:alias w:val="Instructor Name:"/>
          <w:tag w:val="Instructor Name:"/>
          <w:id w:val="1392545257"/>
          <w:placeholder>
            <w:docPart w:val="DE6BE46DEE37441CAD65BAEC4F74BF9B"/>
          </w:placeholder>
          <w:temporary/>
          <w:showingPlcHdr/>
          <w15:appearance w15:val="hidden"/>
        </w:sdtPr>
        <w:sdtEndPr/>
        <w:sdtContent>
          <w:r w:rsidR="00B13D1B">
            <w:t>Instructor Name</w:t>
          </w:r>
        </w:sdtContent>
      </w:sdt>
    </w:p>
    <w:p w14:paraId="670BE312" w14:textId="77777777" w:rsidR="00E614DD" w:rsidRDefault="007E3063">
      <w:pPr>
        <w:pStyle w:val="NoSpacing"/>
      </w:pPr>
      <w:sdt>
        <w:sdtPr>
          <w:alias w:val="Course Number:"/>
          <w:tag w:val="Course Number:"/>
          <w:id w:val="1249771000"/>
          <w:placeholder>
            <w:docPart w:val="16057CA204D7459A80674E6CC7F2B98F"/>
          </w:placeholder>
          <w:temporary/>
          <w:showingPlcHdr/>
          <w15:appearance w15:val="hidden"/>
        </w:sdtPr>
        <w:sdtEndPr/>
        <w:sdtContent>
          <w:r w:rsidR="00B13D1B">
            <w:t>Course Number</w:t>
          </w:r>
        </w:sdtContent>
      </w:sdt>
    </w:p>
    <w:p w14:paraId="4E131908" w14:textId="77777777" w:rsidR="00E614DD" w:rsidRDefault="007E3063">
      <w:pPr>
        <w:pStyle w:val="NoSpacing"/>
      </w:pPr>
      <w:sdt>
        <w:sdtPr>
          <w:alias w:val="Date:"/>
          <w:tag w:val="Date:"/>
          <w:id w:val="518209038"/>
          <w:placeholder>
            <w:docPart w:val="2EB449EEE1B24578B2F5D2D1AF42B15F"/>
          </w:placeholder>
          <w:temporary/>
          <w:showingPlcHdr/>
          <w15:appearance w15:val="hidden"/>
        </w:sdtPr>
        <w:sdtEndPr/>
        <w:sdtContent>
          <w:r w:rsidR="00B13D1B">
            <w:t>Date</w:t>
          </w:r>
        </w:sdtContent>
      </w:sdt>
    </w:p>
    <w:p w14:paraId="4DB42C89" w14:textId="77777777" w:rsidR="00E614DD" w:rsidRDefault="007E3063">
      <w:pPr>
        <w:pStyle w:val="Title"/>
      </w:pPr>
      <w:sdt>
        <w:sdtPr>
          <w:alias w:val="Title:"/>
          <w:tag w:val="Title:"/>
          <w:id w:val="193967114"/>
          <w:placeholder>
            <w:docPart w:val="5540D46721E74F1F87F3EF7B04FEBA42"/>
          </w:placeholder>
          <w:temporary/>
          <w:showingPlcHdr/>
          <w15:appearance w15:val="hidden"/>
        </w:sdtPr>
        <w:sdtEndPr/>
        <w:sdtContent>
          <w:r w:rsidR="00B13D1B">
            <w:t>Title</w:t>
          </w:r>
        </w:sdtContent>
      </w:sdt>
      <w:r w:rsidR="00691EC1">
        <w:t xml:space="preserve">: </w:t>
      </w:r>
      <w:r w:rsidR="007B7CC0">
        <w:t>Put First Things First</w:t>
      </w:r>
    </w:p>
    <w:p w14:paraId="141D5B70" w14:textId="5F651918" w:rsidR="00CC0679" w:rsidRDefault="00D42B32" w:rsidP="00D05A7B">
      <w:r>
        <w:t>The 7 Habits of Highly E</w:t>
      </w:r>
      <w:r w:rsidRPr="00CC0679">
        <w:t>ffective People</w:t>
      </w:r>
      <w:r>
        <w:t xml:space="preserve"> is a masterpiece by Dr. Stephen Covey, and </w:t>
      </w:r>
      <w:r w:rsidR="00FD3C3B">
        <w:t>this</w:t>
      </w:r>
      <w:r>
        <w:t xml:space="preserve"> book is the best seller for so many reasons. This</w:t>
      </w:r>
      <w:r w:rsidR="00D80098">
        <w:t xml:space="preserve"> book is based on the idea that </w:t>
      </w:r>
      <w:r w:rsidR="00FD3C3B">
        <w:t>effectiveness</w:t>
      </w:r>
      <w:r>
        <w:t xml:space="preserve"> </w:t>
      </w:r>
      <w:r w:rsidR="00D80098">
        <w:t>does not come from</w:t>
      </w:r>
      <w:r>
        <w:t xml:space="preserve"> tools and systems, but it is something that comes from within. </w:t>
      </w:r>
      <w:r w:rsidR="00FD3C3B">
        <w:t>Covey did not invent the habits</w:t>
      </w:r>
      <w:r w:rsidR="005737C2">
        <w:t xml:space="preserve">; he went through the success literature and summed up them in a </w:t>
      </w:r>
      <w:r w:rsidR="005737C2" w:rsidRPr="005737C2">
        <w:t>sequential flow of 7 habits</w:t>
      </w:r>
      <w:r w:rsidR="005737C2">
        <w:t xml:space="preserve">. Employing and living these habits in one's life helps one to become more effective. These habits assure one's growth in maturity </w:t>
      </w:r>
      <w:r w:rsidR="008A19D7">
        <w:t xml:space="preserve">in three levels, from </w:t>
      </w:r>
      <w:r w:rsidR="008A19D7" w:rsidRPr="008A19D7">
        <w:t>dependence to independence to interdependence</w:t>
      </w:r>
      <w:r w:rsidR="00684730">
        <w:t xml:space="preserve"> </w:t>
      </w:r>
      <w:r w:rsidR="00684730">
        <w:fldChar w:fldCharType="begin"/>
      </w:r>
      <w:r w:rsidR="00684730">
        <w:instrText xml:space="preserve"> ADDIN ZOTERO_ITEM CSL_CITATION {"citationID":"K2CQQ0K1","properties":{"formattedCitation":"(Covey)","plainCitation":"(Covey)","noteIndex":0},"citationItems":[{"id":1239,"uris":["http://zotero.org/users/local/orkqtrjP/items/RA58BK6Q"],"uri":["http://zotero.org/users/local/orkqtrjP/items/RA58BK6Q"],"itemData":{"id":1239,"type":"book","title":"The 7 habits of highly effective people: Powerful lessons in personal change","publisher":"Simon and Schuster","ISBN":"0-7432-7245-5","author":[{"family":"Covey","given":"Stephen R."}],"issued":{"date-parts":[["2004"]]}}}],"schema":"https://github.com/citation-style-language/schema/raw/master/csl-citation.json"} </w:instrText>
      </w:r>
      <w:r w:rsidR="00684730">
        <w:fldChar w:fldCharType="separate"/>
      </w:r>
      <w:r w:rsidR="00684730" w:rsidRPr="00684730">
        <w:rPr>
          <w:rFonts w:ascii="Times New Roman" w:hAnsi="Times New Roman" w:cs="Times New Roman"/>
        </w:rPr>
        <w:t>(Covey)</w:t>
      </w:r>
      <w:r w:rsidR="00684730">
        <w:fldChar w:fldCharType="end"/>
      </w:r>
      <w:r w:rsidR="008A19D7">
        <w:t xml:space="preserve">. It is not wrong to declare this book the Bible of productivity. This report is based on the third habit from seven habits, </w:t>
      </w:r>
      <w:r w:rsidR="008A19D7" w:rsidRPr="008A19D7">
        <w:t>but first things first</w:t>
      </w:r>
      <w:r w:rsidR="008A19D7">
        <w:t xml:space="preserve"> based on the </w:t>
      </w:r>
      <w:r w:rsidR="008A19D7" w:rsidRPr="008A19D7">
        <w:t>principles of personal management</w:t>
      </w:r>
      <w:r w:rsidR="008A19D7">
        <w:t xml:space="preserve">. </w:t>
      </w:r>
    </w:p>
    <w:p w14:paraId="45499F18" w14:textId="77777777" w:rsidR="00E23716" w:rsidRDefault="00D42B32" w:rsidP="003636C6">
      <w:r>
        <w:t>This habit</w:t>
      </w:r>
      <w:r w:rsidR="00FB697C">
        <w:t xml:space="preserve"> is focused on prioritizing tasks and putting the most important tasks on first </w:t>
      </w:r>
      <w:proofErr w:type="gramStart"/>
      <w:r w:rsidR="00FB697C">
        <w:t>and</w:t>
      </w:r>
      <w:proofErr w:type="gramEnd"/>
      <w:r w:rsidR="00FB697C">
        <w:t xml:space="preserve"> doing the most important things on priority. </w:t>
      </w:r>
      <w:r>
        <w:t xml:space="preserve">It is very easy to fall in the trap of procrastination and distraction of non-important things. In this habit of self- management Covey guides, how to become master of our time. For this purpose, the first thing a person must know is </w:t>
      </w:r>
      <w:r w:rsidR="006B7917">
        <w:t xml:space="preserve">to know about their priorities in life. </w:t>
      </w:r>
      <w:r w:rsidR="003636C6">
        <w:t xml:space="preserve">According to Covey, the first three generations of time management are taking notes, using calendars and checklists, and the third is about planning and prioritizing. The fourth generation, </w:t>
      </w:r>
      <w:r w:rsidR="00541D53">
        <w:t>Time Management Matrix, developed by Covey, helps one to map their daily life activities and brings clarity in one's</w:t>
      </w:r>
      <w:r w:rsidR="00541D53" w:rsidRPr="00541D53">
        <w:t xml:space="preserve"> time allocation choices</w:t>
      </w:r>
      <w:r w:rsidR="00541D53">
        <w:t xml:space="preserve">. </w:t>
      </w:r>
      <w:r w:rsidR="008A4C7C">
        <w:t xml:space="preserve">This tool is </w:t>
      </w:r>
      <w:r w:rsidR="008A4C7C">
        <w:lastRenderedPageBreak/>
        <w:t xml:space="preserve">focused on results that contribute to the attainment of one's goals and objectives. </w:t>
      </w:r>
      <w:r w:rsidR="003636C6">
        <w:t xml:space="preserve">This matrix has four quadrants, </w:t>
      </w:r>
      <w:r w:rsidR="00300A18">
        <w:t>wherein everyday activities can be divided into each quadrant.</w:t>
      </w:r>
    </w:p>
    <w:p w14:paraId="34693988" w14:textId="77777777" w:rsidR="003D1774" w:rsidRDefault="00D42B32" w:rsidP="003D1774">
      <w:pPr>
        <w:ind w:firstLine="180"/>
      </w:pPr>
      <w:r>
        <w:rPr>
          <w:noProof/>
          <w:lang w:eastAsia="en-US"/>
        </w:rPr>
        <w:drawing>
          <wp:inline distT="0" distB="0" distL="0" distR="0" wp14:anchorId="150B7110" wp14:editId="72FD38B8">
            <wp:extent cx="5943600" cy="356616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62130713" name="time-management-matrix.png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5661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3D0D9C4" w14:textId="77777777" w:rsidR="0039790D" w:rsidRDefault="00D42B32" w:rsidP="00162D42">
      <w:r>
        <w:t xml:space="preserve">The first quadrant </w:t>
      </w:r>
      <w:r w:rsidR="008A4C7C">
        <w:t xml:space="preserve">deals with important and urgent activities. </w:t>
      </w:r>
      <w:r w:rsidR="0064200F">
        <w:t xml:space="preserve">It has all the emergencies and crisis, </w:t>
      </w:r>
      <w:r>
        <w:t xml:space="preserve">and </w:t>
      </w:r>
      <w:r w:rsidR="0064200F">
        <w:t xml:space="preserve">all the tasks that scream one's attention. </w:t>
      </w:r>
      <w:r>
        <w:t xml:space="preserve">It is also referred to as </w:t>
      </w:r>
      <w:r w:rsidRPr="0039790D">
        <w:t>Quadrant of Necessity</w:t>
      </w:r>
      <w:r>
        <w:t xml:space="preserve">. The second quadrant is </w:t>
      </w:r>
      <w:r w:rsidR="003D0F79">
        <w:t>where the magic lies; it is the quadra</w:t>
      </w:r>
      <w:r w:rsidR="006A5E6A">
        <w:t>n</w:t>
      </w:r>
      <w:r w:rsidR="003D0F79">
        <w:t xml:space="preserve">t of personal leadership and quality. </w:t>
      </w:r>
      <w:r w:rsidR="00A00251">
        <w:t xml:space="preserve">All have all the tasks that are not urgent, but </w:t>
      </w:r>
      <w:r w:rsidR="006A5E6A">
        <w:t xml:space="preserve">they are significant such as building relationships, nurturing health and activities, writing the personal mission statement, and focusing on one's vision. </w:t>
      </w:r>
      <w:r w:rsidR="00337A1D">
        <w:t xml:space="preserve">The activities in this quadrant reap the most reward at the end of the day. It is all about sowing seeds for </w:t>
      </w:r>
      <w:r w:rsidR="00FA6815">
        <w:t>one’s</w:t>
      </w:r>
      <w:r w:rsidR="00337A1D">
        <w:t xml:space="preserve"> future. </w:t>
      </w:r>
    </w:p>
    <w:p w14:paraId="3E3F195B" w14:textId="77777777" w:rsidR="002F1AB8" w:rsidRDefault="00D42B32" w:rsidP="009244F5">
      <w:r>
        <w:t xml:space="preserve">The third one is the quadrant of deception; it has all the tasks and activities, which are just urgent but not important. People who spend most of the time in this quadrant end up packing for unimportant things. </w:t>
      </w:r>
      <w:r w:rsidR="0059199E">
        <w:t>The last quadrant</w:t>
      </w:r>
      <w:r w:rsidR="003D0F79">
        <w:t xml:space="preserve"> contains all the activities that are mere time wasters. All the activities that are ne</w:t>
      </w:r>
      <w:r w:rsidR="00A40407">
        <w:t xml:space="preserve">ither important nor urgent. </w:t>
      </w:r>
      <w:r w:rsidR="00162D42">
        <w:t xml:space="preserve">Tasks in this section bring no benefit and </w:t>
      </w:r>
      <w:r w:rsidR="00162D42">
        <w:lastRenderedPageBreak/>
        <w:t xml:space="preserve">create no value; rather, it results in irresponsible behavior. </w:t>
      </w:r>
      <w:r>
        <w:t xml:space="preserve">In order to be effective, one needs to </w:t>
      </w:r>
      <w:r w:rsidRPr="002F1AB8">
        <w:t>c</w:t>
      </w:r>
      <w:r>
        <w:t>hange</w:t>
      </w:r>
      <w:r w:rsidRPr="002F1AB8">
        <w:t xml:space="preserve"> </w:t>
      </w:r>
      <w:r>
        <w:t>their</w:t>
      </w:r>
      <w:r w:rsidRPr="002F1AB8">
        <w:t xml:space="preserve"> behavior</w:t>
      </w:r>
      <w:r>
        <w:t xml:space="preserve"> in these ways consciously. Managing the tasks in the Q1 to get them out the way and focusing on the Q2 tasks, </w:t>
      </w:r>
      <w:r w:rsidR="00605EAB">
        <w:t>delegating</w:t>
      </w:r>
      <w:r>
        <w:t xml:space="preserve"> tasks of Q3 to others with minimal involvement, and dump all the tasks in Q4.</w:t>
      </w:r>
    </w:p>
    <w:p w14:paraId="15BC9A25" w14:textId="77777777" w:rsidR="00D22408" w:rsidRDefault="00D42B32" w:rsidP="00D32D89">
      <w:r>
        <w:t>I believe that student life is the right time to implement</w:t>
      </w:r>
      <w:r w:rsidR="007B7CC0">
        <w:t xml:space="preserve"> this habit; this is the right time to set </w:t>
      </w:r>
      <w:r w:rsidR="00D32D89">
        <w:t>goals</w:t>
      </w:r>
      <w:r w:rsidR="007B7CC0">
        <w:t xml:space="preserve">, personal mission, and vision and focus on personal </w:t>
      </w:r>
      <w:r w:rsidR="00D32D89">
        <w:t>leadership. Setting life on track at this time will reap the rewards forever. We</w:t>
      </w:r>
      <w:r w:rsidRPr="00D22408">
        <w:t xml:space="preserve"> need to focus on </w:t>
      </w:r>
      <w:r w:rsidR="00D32D89">
        <w:t>our</w:t>
      </w:r>
      <w:r w:rsidRPr="00D22408">
        <w:t xml:space="preserve"> main goals in life or tasks at work by taking advantage of those distractions. There are internal forces and external forces in our lives </w:t>
      </w:r>
      <w:r w:rsidR="006B7917" w:rsidRPr="00D22408">
        <w:t>every day</w:t>
      </w:r>
      <w:r w:rsidRPr="00D22408">
        <w:t xml:space="preserve">. The best method to use if you are constantly distracted in life is to use lateral thinking styles. </w:t>
      </w:r>
      <w:r w:rsidR="00300137">
        <w:t>I believe a</w:t>
      </w:r>
      <w:r w:rsidRPr="00D22408">
        <w:t xml:space="preserve"> creative mind does more than an analytical mind.</w:t>
      </w:r>
      <w:r w:rsidR="00300137">
        <w:t xml:space="preserve"> After I read the book, I realized the significance of fourth-generation time management tool, I made a quick analysis of my activities and realized how far I am from panning and setting goals on what is most important in my life. </w:t>
      </w:r>
      <w:r w:rsidR="001620D5">
        <w:t xml:space="preserve">My focus for the current year is to start working on Q2 tasks alongside eradicating Q4 activities. </w:t>
      </w:r>
      <w:r w:rsidR="009166F9">
        <w:t>I believe this habit plays an imperative life in academic life where it is very easy to get distracted</w:t>
      </w:r>
      <w:r w:rsidR="009244F5">
        <w:t xml:space="preserve"> by external factors.  </w:t>
      </w:r>
    </w:p>
    <w:p w14:paraId="7F7227FF" w14:textId="73B7E92E" w:rsidR="00782F09" w:rsidRDefault="00D42B32" w:rsidP="00A351D6">
      <w:r w:rsidRPr="00DC3EB5">
        <w:t xml:space="preserve">The important thing for us </w:t>
      </w:r>
      <w:r w:rsidR="00901617">
        <w:t xml:space="preserve">is </w:t>
      </w:r>
      <w:r w:rsidRPr="00DC3EB5">
        <w:t xml:space="preserve">to know what matters most in our life </w:t>
      </w:r>
      <w:r w:rsidR="00901617">
        <w:t>to set our priorities.</w:t>
      </w:r>
      <w:r w:rsidR="009244F5" w:rsidRPr="00DC3EB5">
        <w:t xml:space="preserve"> My initiative to implement this habit acquainted me with the fact that e</w:t>
      </w:r>
      <w:r w:rsidRPr="00DC3EB5">
        <w:t>verything takes time</w:t>
      </w:r>
      <w:r w:rsidR="003E5BCA" w:rsidRPr="00DC3EB5">
        <w:t>,</w:t>
      </w:r>
      <w:r w:rsidRPr="00DC3EB5">
        <w:t xml:space="preserve"> in order to adopt new habits, you must give yourself a time to learn and </w:t>
      </w:r>
      <w:r w:rsidRPr="00A351D6">
        <w:t xml:space="preserve">adopt good habits. Nothing happens without </w:t>
      </w:r>
      <w:r w:rsidR="002207D7" w:rsidRPr="00A351D6">
        <w:t>one’s</w:t>
      </w:r>
      <w:r w:rsidRPr="00A351D6">
        <w:t xml:space="preserve"> desire, willingness to sacrifice for what </w:t>
      </w:r>
      <w:r w:rsidR="002207D7" w:rsidRPr="00A351D6">
        <w:t>they</w:t>
      </w:r>
      <w:r w:rsidRPr="00A351D6">
        <w:t xml:space="preserve"> want. </w:t>
      </w:r>
      <w:r w:rsidR="00DC3EB5" w:rsidRPr="00A351D6">
        <w:t>It is true that l</w:t>
      </w:r>
      <w:r w:rsidRPr="00A351D6">
        <w:t>uck happens when preparation meets the opportunity.</w:t>
      </w:r>
      <w:r w:rsidR="00A351D6">
        <w:rPr>
          <w:color w:val="FF0000"/>
        </w:rPr>
        <w:t xml:space="preserve"> </w:t>
      </w:r>
      <w:r w:rsidR="00A351D6">
        <w:t xml:space="preserve">I believe </w:t>
      </w:r>
      <w:r w:rsidR="00A351D6" w:rsidRPr="00FF3A1F">
        <w:t>this</w:t>
      </w:r>
      <w:r w:rsidRPr="00FF3A1F">
        <w:t xml:space="preserve"> is an excellent book</w:t>
      </w:r>
      <w:r w:rsidR="00A351D6">
        <w:t>, and its seven principle</w:t>
      </w:r>
      <w:r w:rsidRPr="00FF3A1F">
        <w:t xml:space="preserve">s, if followed, will make </w:t>
      </w:r>
      <w:r w:rsidR="00FF3A1F" w:rsidRPr="00FF3A1F">
        <w:t>one</w:t>
      </w:r>
      <w:r w:rsidRPr="00FF3A1F">
        <w:t xml:space="preserve"> more effective no matter what </w:t>
      </w:r>
      <w:r w:rsidR="00FF3A1F" w:rsidRPr="00FF3A1F">
        <w:t>they</w:t>
      </w:r>
      <w:r w:rsidRPr="00FF3A1F">
        <w:t xml:space="preserve"> do. It is one of those books that not only forces </w:t>
      </w:r>
      <w:r w:rsidR="00FF3A1F" w:rsidRPr="00FF3A1F">
        <w:t>one</w:t>
      </w:r>
      <w:r w:rsidRPr="00FF3A1F">
        <w:t xml:space="preserve"> to think but to create</w:t>
      </w:r>
      <w:r w:rsidR="00FF3A1F" w:rsidRPr="00FF3A1F">
        <w:t xml:space="preserve"> themselves</w:t>
      </w:r>
      <w:r w:rsidRPr="00FF3A1F">
        <w:t xml:space="preserve">. Steven covey very intelligently leads </w:t>
      </w:r>
      <w:r w:rsidR="00FF3A1F" w:rsidRPr="00FF3A1F">
        <w:t>the reader</w:t>
      </w:r>
      <w:r w:rsidRPr="00FF3A1F">
        <w:t xml:space="preserve"> to analyze yourself</w:t>
      </w:r>
      <w:r w:rsidR="00FF3A1F" w:rsidRPr="00FF3A1F">
        <w:t xml:space="preserve"> in a way most suitable for you</w:t>
      </w:r>
      <w:r w:rsidRPr="00FF3A1F">
        <w:t xml:space="preserve">. This one single </w:t>
      </w:r>
      <w:r w:rsidRPr="00FF3A1F">
        <w:lastRenderedPageBreak/>
        <w:t xml:space="preserve">book contains </w:t>
      </w:r>
      <w:r w:rsidR="00FF3A1F" w:rsidRPr="00FF3A1F">
        <w:t xml:space="preserve">everything one needs to manage effectively. </w:t>
      </w:r>
      <w:r w:rsidR="00FF3A1F">
        <w:t>One of these habits discussed is the most effective in</w:t>
      </w:r>
      <w:bookmarkStart w:id="0" w:name="_GoBack"/>
      <w:bookmarkEnd w:id="0"/>
      <w:r w:rsidR="00FF3A1F">
        <w:t xml:space="preserve"> making most of one's time if followed as instructed by Covey. This habit</w:t>
      </w:r>
      <w:r w:rsidR="00D87D61">
        <w:t xml:space="preserve"> of time management can be</w:t>
      </w:r>
      <w:r w:rsidR="00FF3A1F">
        <w:t xml:space="preserve"> summed up in this quote him, "</w:t>
      </w:r>
      <w:r w:rsidR="00FF3A1F" w:rsidRPr="00FF3A1F">
        <w:t>The key is not to prioritize what's on your schedule but to schedule your priorities.</w:t>
      </w:r>
      <w:r w:rsidR="00FF3A1F">
        <w:t xml:space="preserve">” </w:t>
      </w:r>
      <w:r w:rsidR="00FB7891">
        <w:fldChar w:fldCharType="begin"/>
      </w:r>
      <w:r w:rsidR="00FB7891">
        <w:instrText xml:space="preserve"> ADDIN ZOTERO_ITEM CSL_CITATION {"citationID":"msPNpK4X","properties":{"formattedCitation":"(Covey)","plainCitation":"(Covey)","noteIndex":0},"citationItems":[{"id":1239,"uris":["http://zotero.org/users/local/orkqtrjP/items/RA58BK6Q"],"uri":["http://zotero.org/users/local/orkqtrjP/items/RA58BK6Q"],"itemData":{"id":1239,"type":"book","title":"The 7 habits of highly effective people: Powerful lessons in personal change","publisher":"Simon and Schuster","ISBN":"0-7432-7245-5","author":[{"family":"Covey","given":"Stephen R."}],"issued":{"date-parts":[["2004"]]}}}],"schema":"https://github.com/citation-style-language/schema/raw/master/csl-citation.json"} </w:instrText>
      </w:r>
      <w:r w:rsidR="00FB7891">
        <w:fldChar w:fldCharType="separate"/>
      </w:r>
      <w:r w:rsidR="00FB7891" w:rsidRPr="00FB7891">
        <w:rPr>
          <w:rFonts w:ascii="Times New Roman" w:hAnsi="Times New Roman" w:cs="Times New Roman"/>
        </w:rPr>
        <w:t>(Covey)</w:t>
      </w:r>
      <w:r w:rsidR="00FB7891">
        <w:fldChar w:fldCharType="end"/>
      </w:r>
    </w:p>
    <w:p w14:paraId="5975686E" w14:textId="77777777" w:rsidR="0096014C" w:rsidRDefault="0096014C" w:rsidP="00A351D6"/>
    <w:p w14:paraId="08343B7A" w14:textId="77777777" w:rsidR="0096014C" w:rsidRDefault="0096014C" w:rsidP="00A351D6"/>
    <w:p w14:paraId="56DA5FEE" w14:textId="77777777" w:rsidR="0096014C" w:rsidRDefault="0096014C" w:rsidP="00A351D6"/>
    <w:p w14:paraId="129F1889" w14:textId="77777777" w:rsidR="0096014C" w:rsidRDefault="0096014C" w:rsidP="00A351D6"/>
    <w:p w14:paraId="7C7D08E5" w14:textId="77777777" w:rsidR="0096014C" w:rsidRDefault="0096014C" w:rsidP="00A351D6"/>
    <w:p w14:paraId="63CB442E" w14:textId="77777777" w:rsidR="0096014C" w:rsidRDefault="0096014C" w:rsidP="00A351D6"/>
    <w:p w14:paraId="080396D2" w14:textId="77777777" w:rsidR="0096014C" w:rsidRDefault="0096014C" w:rsidP="00A351D6"/>
    <w:p w14:paraId="0CBD9E4E" w14:textId="77777777" w:rsidR="0096014C" w:rsidRDefault="0096014C" w:rsidP="00A351D6"/>
    <w:p w14:paraId="616EC9A9" w14:textId="77777777" w:rsidR="0096014C" w:rsidRDefault="0096014C" w:rsidP="00A351D6"/>
    <w:p w14:paraId="723B427E" w14:textId="77777777" w:rsidR="0096014C" w:rsidRDefault="0096014C" w:rsidP="00A351D6"/>
    <w:p w14:paraId="6672BD67" w14:textId="77777777" w:rsidR="0096014C" w:rsidRDefault="0096014C" w:rsidP="00A351D6"/>
    <w:p w14:paraId="5AD90C55" w14:textId="77777777" w:rsidR="0096014C" w:rsidRDefault="0096014C" w:rsidP="00A351D6"/>
    <w:p w14:paraId="53BAF2A4" w14:textId="77777777" w:rsidR="0096014C" w:rsidRDefault="0096014C" w:rsidP="00A351D6"/>
    <w:p w14:paraId="45FB6EA5" w14:textId="77777777" w:rsidR="0096014C" w:rsidRDefault="0096014C" w:rsidP="00A351D6"/>
    <w:p w14:paraId="59D08D73" w14:textId="77777777" w:rsidR="0096014C" w:rsidRDefault="0096014C" w:rsidP="00A351D6"/>
    <w:p w14:paraId="30CF68FE" w14:textId="77777777" w:rsidR="0096014C" w:rsidRDefault="0096014C" w:rsidP="00A351D6"/>
    <w:p w14:paraId="1FFBA78D" w14:textId="77777777" w:rsidR="0096014C" w:rsidRDefault="0096014C" w:rsidP="00A351D6"/>
    <w:p w14:paraId="14578672" w14:textId="77777777" w:rsidR="0096014C" w:rsidRDefault="0096014C" w:rsidP="00A351D6"/>
    <w:p w14:paraId="7CCD7C0E" w14:textId="77777777" w:rsidR="0096014C" w:rsidRPr="00A351D6" w:rsidRDefault="0096014C" w:rsidP="00A351D6">
      <w:pPr>
        <w:rPr>
          <w:color w:val="FF0000"/>
        </w:rPr>
      </w:pPr>
    </w:p>
    <w:p w14:paraId="721D3193" w14:textId="77777777" w:rsidR="00684730" w:rsidRPr="00684730" w:rsidRDefault="00D42B32" w:rsidP="00684730">
      <w:pPr>
        <w:ind w:firstLine="0"/>
        <w:rPr>
          <w:b/>
        </w:rPr>
      </w:pPr>
      <w:r w:rsidRPr="00684730">
        <w:rPr>
          <w:b/>
        </w:rPr>
        <w:lastRenderedPageBreak/>
        <w:t xml:space="preserve">Works Cited </w:t>
      </w:r>
    </w:p>
    <w:p w14:paraId="6503C46B" w14:textId="77777777" w:rsidR="00FB7891" w:rsidRPr="00FB7891" w:rsidRDefault="00D42B32" w:rsidP="00FB7891">
      <w:pPr>
        <w:pStyle w:val="Bibliography"/>
        <w:rPr>
          <w:rFonts w:ascii="Times New Roman" w:hAnsi="Times New Roman" w:cs="Times New Roman"/>
        </w:rPr>
      </w:pPr>
      <w:r>
        <w:rPr>
          <w:color w:val="FF0000"/>
        </w:rPr>
        <w:fldChar w:fldCharType="begin"/>
      </w:r>
      <w:r>
        <w:rPr>
          <w:color w:val="FF0000"/>
        </w:rPr>
        <w:instrText xml:space="preserve"> ADDIN ZOTERO_BIBL {"uncited":[],"omitted":[],"custom":[]} CSL_BIBLIOGRAPHY </w:instrText>
      </w:r>
      <w:r>
        <w:rPr>
          <w:color w:val="FF0000"/>
        </w:rPr>
        <w:fldChar w:fldCharType="separate"/>
      </w:r>
      <w:r w:rsidRPr="00FB7891">
        <w:rPr>
          <w:rFonts w:ascii="Times New Roman" w:hAnsi="Times New Roman" w:cs="Times New Roman"/>
        </w:rPr>
        <w:t xml:space="preserve">Covey, Stephen R. </w:t>
      </w:r>
      <w:r w:rsidRPr="00FB7891">
        <w:rPr>
          <w:rFonts w:ascii="Times New Roman" w:hAnsi="Times New Roman" w:cs="Times New Roman"/>
          <w:i/>
          <w:iCs/>
        </w:rPr>
        <w:t>The 7 Habits of Highly Effective People: Powerful Lessons in Personal Change</w:t>
      </w:r>
      <w:r w:rsidRPr="00FB7891">
        <w:rPr>
          <w:rFonts w:ascii="Times New Roman" w:hAnsi="Times New Roman" w:cs="Times New Roman"/>
        </w:rPr>
        <w:t>. Simon and Schuster, 2004.</w:t>
      </w:r>
    </w:p>
    <w:p w14:paraId="5C932BFD" w14:textId="77777777" w:rsidR="00F11C49" w:rsidRPr="00FF3A1F" w:rsidRDefault="00D42B32" w:rsidP="00D05A7B">
      <w:pPr>
        <w:rPr>
          <w:color w:val="FF0000"/>
        </w:rPr>
      </w:pPr>
      <w:r>
        <w:rPr>
          <w:color w:val="FF0000"/>
        </w:rPr>
        <w:fldChar w:fldCharType="end"/>
      </w:r>
    </w:p>
    <w:sectPr w:rsidR="00F11C49" w:rsidRPr="00FF3A1F">
      <w:headerReference w:type="default" r:id="rId9"/>
      <w:headerReference w:type="first" r:id="rId10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0417BB67" w14:textId="77777777" w:rsidR="007E3063" w:rsidRDefault="007E3063">
      <w:pPr>
        <w:spacing w:line="240" w:lineRule="auto"/>
      </w:pPr>
      <w:r>
        <w:separator/>
      </w:r>
    </w:p>
  </w:endnote>
  <w:endnote w:type="continuationSeparator" w:id="0">
    <w:p w14:paraId="622CEF79" w14:textId="77777777" w:rsidR="007E3063" w:rsidRDefault="007E3063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1544A914" w14:textId="77777777" w:rsidR="007E3063" w:rsidRDefault="007E3063">
      <w:pPr>
        <w:spacing w:line="240" w:lineRule="auto"/>
      </w:pPr>
      <w:r>
        <w:separator/>
      </w:r>
    </w:p>
  </w:footnote>
  <w:footnote w:type="continuationSeparator" w:id="0">
    <w:p w14:paraId="3DB1D44F" w14:textId="77777777" w:rsidR="007E3063" w:rsidRDefault="007E3063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1D576D2" w14:textId="77777777" w:rsidR="00E614DD" w:rsidRDefault="007E3063">
    <w:pPr>
      <w:pStyle w:val="Header"/>
    </w:pPr>
    <w:sdt>
      <w:sdtPr>
        <w:alias w:val="Last Name:"/>
        <w:tag w:val="Last Name:"/>
        <w:id w:val="343136273"/>
        <w:temporary/>
        <w:showingPlcHdr/>
        <w15:appearance w15:val="hidden"/>
      </w:sdtPr>
      <w:sdtEndPr/>
      <w:sdtContent>
        <w:r w:rsidR="00F9444C">
          <w:t>Last Name</w:t>
        </w:r>
      </w:sdtContent>
    </w:sdt>
    <w:r w:rsidR="00691EC1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D87D61">
      <w:rPr>
        <w:noProof/>
      </w:rPr>
      <w:t>4</w:t>
    </w:r>
    <w:r w:rsidR="00691EC1">
      <w:rPr>
        <w:noProof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514E70D0" w14:textId="77777777" w:rsidR="00E614DD" w:rsidRDefault="007E3063">
    <w:pPr>
      <w:pStyle w:val="Header"/>
    </w:pPr>
    <w:sdt>
      <w:sdtPr>
        <w:alias w:val="Last Name:"/>
        <w:tag w:val="Last Name:"/>
        <w:id w:val="81423100"/>
        <w:placeholder>
          <w:docPart w:val="AD311FAA0BC848B08312ACFCCCA0B68E"/>
        </w:placeholder>
        <w:temporary/>
        <w:showingPlcHdr/>
        <w15:appearance w15:val="hidden"/>
      </w:sdtPr>
      <w:sdtEndPr/>
      <w:sdtContent>
        <w:r w:rsidR="00F9444C">
          <w:t>Last Name</w:t>
        </w:r>
      </w:sdtContent>
    </w:sdt>
    <w:r w:rsidR="00B13D1B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D87D61">
      <w:rPr>
        <w:noProof/>
      </w:rPr>
      <w:t>1</w:t>
    </w:r>
    <w:r w:rsidR="00691EC1">
      <w:rPr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BC79A707"/>
    <w:multiLevelType w:val="hybridMultilevel"/>
    <w:tmpl w:val="67665132"/>
    <w:lvl w:ilvl="0" w:tplc="FFFFFFFF">
      <w:start w:val="1"/>
      <w:numFmt w:val="bullet"/>
      <w:lvlText w:val="•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 w15:restartNumberingAfterBreak="0">
    <w:nsid w:val="F013926B"/>
    <w:multiLevelType w:val="hybridMultilevel"/>
    <w:tmpl w:val="EF7A3766"/>
    <w:lvl w:ilvl="0" w:tplc="FFFFFFFF">
      <w:start w:val="1"/>
      <w:numFmt w:val="bullet"/>
      <w:lvlText w:val="•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2" w15:restartNumberingAfterBreak="0">
    <w:nsid w:val="F13727C5"/>
    <w:multiLevelType w:val="hybridMultilevel"/>
    <w:tmpl w:val="BC1AAD23"/>
    <w:lvl w:ilvl="0" w:tplc="FFFFFFFF">
      <w:start w:val="1"/>
      <w:numFmt w:val="bullet"/>
      <w:lvlText w:val="•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3" w15:restartNumberingAfterBreak="0">
    <w:nsid w:val="FFFFFF7C"/>
    <w:multiLevelType w:val="singleLevel"/>
    <w:tmpl w:val="191A8030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4" w15:restartNumberingAfterBreak="0">
    <w:nsid w:val="FFFFFF7D"/>
    <w:multiLevelType w:val="singleLevel"/>
    <w:tmpl w:val="14D47FAC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5" w15:restartNumberingAfterBreak="0">
    <w:nsid w:val="FFFFFF7E"/>
    <w:multiLevelType w:val="singleLevel"/>
    <w:tmpl w:val="D530367E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6" w15:restartNumberingAfterBreak="0">
    <w:nsid w:val="FFFFFF7F"/>
    <w:multiLevelType w:val="singleLevel"/>
    <w:tmpl w:val="88A8F44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7" w15:restartNumberingAfterBreak="0">
    <w:nsid w:val="FFFFFF80"/>
    <w:multiLevelType w:val="singleLevel"/>
    <w:tmpl w:val="E6803B58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8" w15:restartNumberingAfterBreak="0">
    <w:nsid w:val="FFFFFF81"/>
    <w:multiLevelType w:val="singleLevel"/>
    <w:tmpl w:val="7C2E5F4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9" w15:restartNumberingAfterBreak="0">
    <w:nsid w:val="FFFFFF82"/>
    <w:multiLevelType w:val="singleLevel"/>
    <w:tmpl w:val="A90012BA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 w15:restartNumberingAfterBreak="0">
    <w:nsid w:val="FFFFFF83"/>
    <w:multiLevelType w:val="singleLevel"/>
    <w:tmpl w:val="F9141AF4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11" w15:restartNumberingAfterBreak="0">
    <w:nsid w:val="FFFFFF88"/>
    <w:multiLevelType w:val="singleLevel"/>
    <w:tmpl w:val="9EAE076E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2" w15:restartNumberingAfterBreak="0">
    <w:nsid w:val="FFFFFF89"/>
    <w:multiLevelType w:val="singleLevel"/>
    <w:tmpl w:val="C6D0A094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3" w15:restartNumberingAfterBreak="0">
    <w:nsid w:val="03335BAA"/>
    <w:multiLevelType w:val="multilevel"/>
    <w:tmpl w:val="82986EB6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4" w15:restartNumberingAfterBreak="0">
    <w:nsid w:val="13E7C5FE"/>
    <w:multiLevelType w:val="hybridMultilevel"/>
    <w:tmpl w:val="E8C6E72B"/>
    <w:lvl w:ilvl="0" w:tplc="FFFFFFFF">
      <w:start w:val="1"/>
      <w:numFmt w:val="bullet"/>
      <w:lvlText w:val="•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5" w15:restartNumberingAfterBreak="0">
    <w:nsid w:val="1A707228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6" w15:restartNumberingAfterBreak="0">
    <w:nsid w:val="229E3C4C"/>
    <w:multiLevelType w:val="hybridMultilevel"/>
    <w:tmpl w:val="6256DC96"/>
    <w:lvl w:ilvl="0" w:tplc="3668A706">
      <w:start w:val="1"/>
      <w:numFmt w:val="lowerLetter"/>
      <w:pStyle w:val="TableNote"/>
      <w:suff w:val="space"/>
      <w:lvlText w:val="%1."/>
      <w:lvlJc w:val="left"/>
      <w:pPr>
        <w:ind w:left="0" w:firstLine="720"/>
      </w:pPr>
      <w:rPr>
        <w:rFonts w:hint="default"/>
      </w:rPr>
    </w:lvl>
    <w:lvl w:ilvl="1" w:tplc="0FD24EC8" w:tentative="1">
      <w:start w:val="1"/>
      <w:numFmt w:val="lowerLetter"/>
      <w:lvlText w:val="%2."/>
      <w:lvlJc w:val="left"/>
      <w:pPr>
        <w:ind w:left="2160" w:hanging="360"/>
      </w:pPr>
    </w:lvl>
    <w:lvl w:ilvl="2" w:tplc="B2CCE8AE" w:tentative="1">
      <w:start w:val="1"/>
      <w:numFmt w:val="lowerRoman"/>
      <w:lvlText w:val="%3."/>
      <w:lvlJc w:val="right"/>
      <w:pPr>
        <w:ind w:left="2880" w:hanging="180"/>
      </w:pPr>
    </w:lvl>
    <w:lvl w:ilvl="3" w:tplc="F3B035CA" w:tentative="1">
      <w:start w:val="1"/>
      <w:numFmt w:val="decimal"/>
      <w:lvlText w:val="%4."/>
      <w:lvlJc w:val="left"/>
      <w:pPr>
        <w:ind w:left="3600" w:hanging="360"/>
      </w:pPr>
    </w:lvl>
    <w:lvl w:ilvl="4" w:tplc="D04C9216" w:tentative="1">
      <w:start w:val="1"/>
      <w:numFmt w:val="lowerLetter"/>
      <w:lvlText w:val="%5."/>
      <w:lvlJc w:val="left"/>
      <w:pPr>
        <w:ind w:left="4320" w:hanging="360"/>
      </w:pPr>
    </w:lvl>
    <w:lvl w:ilvl="5" w:tplc="E39A0B9A" w:tentative="1">
      <w:start w:val="1"/>
      <w:numFmt w:val="lowerRoman"/>
      <w:lvlText w:val="%6."/>
      <w:lvlJc w:val="right"/>
      <w:pPr>
        <w:ind w:left="5040" w:hanging="180"/>
      </w:pPr>
    </w:lvl>
    <w:lvl w:ilvl="6" w:tplc="8758DD78" w:tentative="1">
      <w:start w:val="1"/>
      <w:numFmt w:val="decimal"/>
      <w:lvlText w:val="%7."/>
      <w:lvlJc w:val="left"/>
      <w:pPr>
        <w:ind w:left="5760" w:hanging="360"/>
      </w:pPr>
    </w:lvl>
    <w:lvl w:ilvl="7" w:tplc="F47CFA3C" w:tentative="1">
      <w:start w:val="1"/>
      <w:numFmt w:val="lowerLetter"/>
      <w:lvlText w:val="%8."/>
      <w:lvlJc w:val="left"/>
      <w:pPr>
        <w:ind w:left="6480" w:hanging="360"/>
      </w:pPr>
    </w:lvl>
    <w:lvl w:ilvl="8" w:tplc="6172A7E6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7" w15:restartNumberingAfterBreak="0">
    <w:nsid w:val="2DB07618"/>
    <w:multiLevelType w:val="multilevel"/>
    <w:tmpl w:val="A3C8CF72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8" w15:restartNumberingAfterBreak="0">
    <w:nsid w:val="3E4A6A53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9" w15:restartNumberingAfterBreak="0">
    <w:nsid w:val="49BD0CE8"/>
    <w:multiLevelType w:val="multilevel"/>
    <w:tmpl w:val="D0504188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20" w15:restartNumberingAfterBreak="0">
    <w:nsid w:val="54C549E5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1" w15:restartNumberingAfterBreak="0">
    <w:nsid w:val="58D12186"/>
    <w:multiLevelType w:val="multilevel"/>
    <w:tmpl w:val="99142A9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2" w15:restartNumberingAfterBreak="0">
    <w:nsid w:val="59BC4956"/>
    <w:multiLevelType w:val="multilevel"/>
    <w:tmpl w:val="4572ABF8"/>
    <w:styleLink w:val="MLAOutline"/>
    <w:lvl w:ilvl="0">
      <w:start w:val="1"/>
      <w:numFmt w:val="upperRoman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upperLetter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ind w:left="1080" w:hanging="360"/>
      </w:pPr>
      <w:rPr>
        <w:rFonts w:hint="default"/>
      </w:rPr>
    </w:lvl>
    <w:lvl w:ilvl="3">
      <w:start w:val="1"/>
      <w:numFmt w:val="lowerLetter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Letter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23" w15:restartNumberingAfterBreak="0">
    <w:nsid w:val="5B1B5787"/>
    <w:multiLevelType w:val="multilevel"/>
    <w:tmpl w:val="4572ABF8"/>
    <w:numStyleLink w:val="MLAOutline"/>
  </w:abstractNum>
  <w:abstractNum w:abstractNumId="24" w15:restartNumberingAfterBreak="0">
    <w:nsid w:val="5F2B2DE1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25" w15:restartNumberingAfterBreak="0">
    <w:nsid w:val="6AAF033E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6" w15:restartNumberingAfterBreak="0">
    <w:nsid w:val="7A392C97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12"/>
  </w:num>
  <w:num w:numId="2">
    <w:abstractNumId w:val="10"/>
  </w:num>
  <w:num w:numId="3">
    <w:abstractNumId w:val="9"/>
  </w:num>
  <w:num w:numId="4">
    <w:abstractNumId w:val="8"/>
  </w:num>
  <w:num w:numId="5">
    <w:abstractNumId w:val="7"/>
  </w:num>
  <w:num w:numId="6">
    <w:abstractNumId w:val="11"/>
  </w:num>
  <w:num w:numId="7">
    <w:abstractNumId w:val="6"/>
  </w:num>
  <w:num w:numId="8">
    <w:abstractNumId w:val="5"/>
  </w:num>
  <w:num w:numId="9">
    <w:abstractNumId w:val="4"/>
  </w:num>
  <w:num w:numId="10">
    <w:abstractNumId w:val="3"/>
  </w:num>
  <w:num w:numId="11">
    <w:abstractNumId w:val="16"/>
  </w:num>
  <w:num w:numId="12">
    <w:abstractNumId w:val="22"/>
  </w:num>
  <w:num w:numId="13">
    <w:abstractNumId w:val="23"/>
  </w:num>
  <w:num w:numId="14">
    <w:abstractNumId w:val="18"/>
  </w:num>
  <w:num w:numId="15">
    <w:abstractNumId w:val="25"/>
  </w:num>
  <w:num w:numId="16">
    <w:abstractNumId w:val="20"/>
  </w:num>
  <w:num w:numId="17">
    <w:abstractNumId w:val="15"/>
  </w:num>
  <w:num w:numId="18">
    <w:abstractNumId w:val="13"/>
  </w:num>
  <w:num w:numId="19">
    <w:abstractNumId w:val="19"/>
  </w:num>
  <w:num w:numId="20">
    <w:abstractNumId w:val="26"/>
  </w:num>
  <w:num w:numId="21">
    <w:abstractNumId w:val="17"/>
  </w:num>
  <w:num w:numId="22">
    <w:abstractNumId w:val="24"/>
  </w:num>
  <w:num w:numId="23">
    <w:abstractNumId w:val="21"/>
  </w:num>
  <w:num w:numId="24">
    <w:abstractNumId w:val="14"/>
  </w:num>
  <w:num w:numId="25">
    <w:abstractNumId w:val="1"/>
  </w:num>
  <w:num w:numId="26">
    <w:abstractNumId w:val="2"/>
  </w:num>
  <w:num w:numId="2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removePersonalInformation/>
  <w:removeDateAndTime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83220"/>
    <w:rsid w:val="000166A4"/>
    <w:rsid w:val="00037896"/>
    <w:rsid w:val="00040CBB"/>
    <w:rsid w:val="000723E1"/>
    <w:rsid w:val="000B78C8"/>
    <w:rsid w:val="00110D92"/>
    <w:rsid w:val="001463B2"/>
    <w:rsid w:val="001620D5"/>
    <w:rsid w:val="00162D42"/>
    <w:rsid w:val="001B26B5"/>
    <w:rsid w:val="001B70F2"/>
    <w:rsid w:val="001F62C0"/>
    <w:rsid w:val="002207D7"/>
    <w:rsid w:val="002244AE"/>
    <w:rsid w:val="00245E02"/>
    <w:rsid w:val="002F1AB8"/>
    <w:rsid w:val="00300137"/>
    <w:rsid w:val="00300A18"/>
    <w:rsid w:val="00337A1D"/>
    <w:rsid w:val="00353B66"/>
    <w:rsid w:val="003636C6"/>
    <w:rsid w:val="0039790D"/>
    <w:rsid w:val="003D0F79"/>
    <w:rsid w:val="003D1774"/>
    <w:rsid w:val="003E5BCA"/>
    <w:rsid w:val="00456604"/>
    <w:rsid w:val="004A2675"/>
    <w:rsid w:val="004F50A3"/>
    <w:rsid w:val="004F7139"/>
    <w:rsid w:val="00502ACC"/>
    <w:rsid w:val="00541D53"/>
    <w:rsid w:val="005525EB"/>
    <w:rsid w:val="005666D4"/>
    <w:rsid w:val="0057093C"/>
    <w:rsid w:val="005737C2"/>
    <w:rsid w:val="0059199E"/>
    <w:rsid w:val="005E56FC"/>
    <w:rsid w:val="00605EAB"/>
    <w:rsid w:val="0064200F"/>
    <w:rsid w:val="00684730"/>
    <w:rsid w:val="00691EC1"/>
    <w:rsid w:val="006A5E6A"/>
    <w:rsid w:val="006B7917"/>
    <w:rsid w:val="00782F09"/>
    <w:rsid w:val="00783020"/>
    <w:rsid w:val="00794ED8"/>
    <w:rsid w:val="007B7CC0"/>
    <w:rsid w:val="007C53FB"/>
    <w:rsid w:val="007D0ED1"/>
    <w:rsid w:val="007E3063"/>
    <w:rsid w:val="007E3DDC"/>
    <w:rsid w:val="008146ED"/>
    <w:rsid w:val="008A19D7"/>
    <w:rsid w:val="008A4C7C"/>
    <w:rsid w:val="008A63CF"/>
    <w:rsid w:val="008B7D18"/>
    <w:rsid w:val="008F1F97"/>
    <w:rsid w:val="008F4052"/>
    <w:rsid w:val="00901617"/>
    <w:rsid w:val="009120A9"/>
    <w:rsid w:val="009166F9"/>
    <w:rsid w:val="009244F5"/>
    <w:rsid w:val="0096014C"/>
    <w:rsid w:val="009D4EB3"/>
    <w:rsid w:val="00A00251"/>
    <w:rsid w:val="00A351D6"/>
    <w:rsid w:val="00A40407"/>
    <w:rsid w:val="00AA0463"/>
    <w:rsid w:val="00AC379C"/>
    <w:rsid w:val="00B13D1B"/>
    <w:rsid w:val="00B51E7B"/>
    <w:rsid w:val="00B54BCC"/>
    <w:rsid w:val="00B80274"/>
    <w:rsid w:val="00B818DF"/>
    <w:rsid w:val="00BA1BAA"/>
    <w:rsid w:val="00BC5095"/>
    <w:rsid w:val="00C621D8"/>
    <w:rsid w:val="00CC0679"/>
    <w:rsid w:val="00CD38FC"/>
    <w:rsid w:val="00CD3FEE"/>
    <w:rsid w:val="00CE675A"/>
    <w:rsid w:val="00D05A7B"/>
    <w:rsid w:val="00D22408"/>
    <w:rsid w:val="00D32D89"/>
    <w:rsid w:val="00D42B32"/>
    <w:rsid w:val="00D52117"/>
    <w:rsid w:val="00D80098"/>
    <w:rsid w:val="00D87D61"/>
    <w:rsid w:val="00DB0D39"/>
    <w:rsid w:val="00DB6704"/>
    <w:rsid w:val="00DC3EB5"/>
    <w:rsid w:val="00E05AC7"/>
    <w:rsid w:val="00E14005"/>
    <w:rsid w:val="00E23716"/>
    <w:rsid w:val="00E614DD"/>
    <w:rsid w:val="00E627B4"/>
    <w:rsid w:val="00E97267"/>
    <w:rsid w:val="00ED006A"/>
    <w:rsid w:val="00ED210D"/>
    <w:rsid w:val="00ED792F"/>
    <w:rsid w:val="00EF4322"/>
    <w:rsid w:val="00F11C49"/>
    <w:rsid w:val="00F30F6A"/>
    <w:rsid w:val="00F46AA6"/>
    <w:rsid w:val="00F701F4"/>
    <w:rsid w:val="00F83220"/>
    <w:rsid w:val="00F9444C"/>
    <w:rsid w:val="00FA6815"/>
    <w:rsid w:val="00FB697C"/>
    <w:rsid w:val="00FB7891"/>
    <w:rsid w:val="00FD3C3B"/>
    <w:rsid w:val="00FE1456"/>
    <w:rsid w:val="00FF3A1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9A47F80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1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uiPriority="29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9444C"/>
    <w:pPr>
      <w:suppressAutoHyphens/>
    </w:pPr>
  </w:style>
  <w:style w:type="paragraph" w:styleId="Heading1">
    <w:name w:val="heading 1"/>
    <w:basedOn w:val="Normal"/>
    <w:next w:val="Normal"/>
    <w:link w:val="Heading1Char"/>
    <w:uiPriority w:val="9"/>
    <w:qFormat/>
    <w:rsid w:val="000B78C8"/>
    <w:pPr>
      <w:keepNext/>
      <w:keepLines/>
      <w:ind w:firstLine="0"/>
      <w:outlineLvl w:val="0"/>
    </w:pPr>
    <w:rPr>
      <w:rFonts w:asciiTheme="majorHAnsi" w:eastAsiaTheme="majorEastAsia" w:hAnsiTheme="majorHAnsi" w:cstheme="majorBidi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B78C8"/>
    <w:pPr>
      <w:keepNext/>
      <w:keepLines/>
      <w:ind w:firstLine="0"/>
      <w:outlineLvl w:val="1"/>
    </w:pPr>
    <w:rPr>
      <w:rFonts w:asciiTheme="majorHAnsi" w:eastAsiaTheme="majorEastAsia" w:hAnsiTheme="majorHAnsi" w:cstheme="majorBidi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B78C8"/>
    <w:pPr>
      <w:keepNext/>
      <w:keepLines/>
      <w:ind w:firstLine="0"/>
      <w:outlineLvl w:val="2"/>
    </w:pPr>
    <w:rPr>
      <w:rFonts w:asciiTheme="majorHAnsi" w:eastAsiaTheme="majorEastAsia" w:hAnsiTheme="majorHAnsi" w:cstheme="majorBidi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B78C8"/>
    <w:pPr>
      <w:keepNext/>
      <w:keepLines/>
      <w:ind w:firstLine="0"/>
      <w:outlineLvl w:val="3"/>
    </w:pPr>
    <w:rPr>
      <w:rFonts w:asciiTheme="majorHAnsi" w:eastAsiaTheme="majorEastAsia" w:hAnsiTheme="majorHAnsi" w:cstheme="majorBidi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B78C8"/>
    <w:pPr>
      <w:keepNext/>
      <w:keepLines/>
      <w:ind w:firstLine="0"/>
      <w:outlineLvl w:val="4"/>
    </w:pPr>
    <w:rPr>
      <w:rFonts w:asciiTheme="majorHAnsi" w:eastAsiaTheme="majorEastAsia" w:hAnsiTheme="majorHAnsi" w:cstheme="majorBidi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B78C8"/>
    <w:pPr>
      <w:keepNext/>
      <w:keepLines/>
      <w:ind w:firstLine="0"/>
      <w:outlineLvl w:val="5"/>
    </w:pPr>
    <w:rPr>
      <w:rFonts w:asciiTheme="majorHAnsi" w:eastAsiaTheme="majorEastAsia" w:hAnsiTheme="majorHAnsi" w:cstheme="majorBidi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B78C8"/>
    <w:pPr>
      <w:keepNext/>
      <w:keepLines/>
      <w:ind w:firstLine="0"/>
      <w:outlineLvl w:val="6"/>
    </w:pPr>
    <w:rPr>
      <w:rFonts w:asciiTheme="majorHAnsi" w:eastAsiaTheme="majorEastAsia" w:hAnsiTheme="majorHAnsi" w:cstheme="majorBidi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B78C8"/>
    <w:pPr>
      <w:keepNext/>
      <w:keepLines/>
      <w:ind w:firstLine="0"/>
      <w:outlineLvl w:val="7"/>
    </w:pPr>
    <w:rPr>
      <w:rFonts w:asciiTheme="majorHAnsi" w:eastAsiaTheme="majorEastAsia" w:hAnsiTheme="majorHAnsi" w:cstheme="majorBidi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B78C8"/>
    <w:pPr>
      <w:keepNext/>
      <w:keepLines/>
      <w:ind w:firstLine="0"/>
      <w:outlineLvl w:val="8"/>
    </w:pPr>
    <w:rPr>
      <w:rFonts w:asciiTheme="majorHAnsi" w:eastAsiaTheme="majorEastAsia" w:hAnsiTheme="majorHAnsi" w:cstheme="majorBid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pPr>
      <w:spacing w:line="240" w:lineRule="auto"/>
      <w:ind w:firstLine="0"/>
      <w:jc w:val="right"/>
    </w:pPr>
  </w:style>
  <w:style w:type="character" w:customStyle="1" w:styleId="HeaderChar">
    <w:name w:val="Header Char"/>
    <w:basedOn w:val="DefaultParagraphFont"/>
    <w:link w:val="Header"/>
    <w:uiPriority w:val="99"/>
  </w:style>
  <w:style w:type="paragraph" w:styleId="BalloonText">
    <w:name w:val="Balloon Text"/>
    <w:basedOn w:val="Normal"/>
    <w:link w:val="BalloonText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0CBB"/>
    <w:rPr>
      <w:rFonts w:ascii="Segoe UI" w:hAnsi="Segoe UI" w:cs="Segoe UI"/>
      <w:sz w:val="22"/>
      <w:szCs w:val="18"/>
    </w:rPr>
  </w:style>
  <w:style w:type="paragraph" w:styleId="Bibliography">
    <w:name w:val="Bibliography"/>
    <w:basedOn w:val="Normal"/>
    <w:next w:val="Normal"/>
    <w:uiPriority w:val="8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B818DF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</w:style>
  <w:style w:type="paragraph" w:styleId="BodyText3">
    <w:name w:val="Body Text 3"/>
    <w:basedOn w:val="Normal"/>
    <w:link w:val="BodyText3Char"/>
    <w:uiPriority w:val="99"/>
    <w:semiHidden/>
    <w:unhideWhenUsed/>
    <w:rsid w:val="00040CBB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040CBB"/>
    <w:rPr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040CBB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040CBB"/>
    <w:rPr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245E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</w:style>
  <w:style w:type="paragraph" w:styleId="CommentText">
    <w:name w:val="annotation text"/>
    <w:basedOn w:val="Normal"/>
    <w:link w:val="CommentTextChar"/>
    <w:uiPriority w:val="99"/>
    <w:unhideWhenUsed/>
    <w:rsid w:val="00040CBB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040CBB"/>
    <w:rPr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40CB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40CBB"/>
    <w:rPr>
      <w:b/>
      <w:bCs/>
      <w:sz w:val="22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</w:style>
  <w:style w:type="paragraph" w:styleId="DocumentMap">
    <w:name w:val="Document Map"/>
    <w:basedOn w:val="Normal"/>
    <w:link w:val="DocumentMap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40CBB"/>
    <w:rPr>
      <w:rFonts w:ascii="Segoe UI" w:hAnsi="Segoe UI" w:cs="Segoe UI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</w:style>
  <w:style w:type="paragraph" w:styleId="EndnoteText">
    <w:name w:val="endnote text"/>
    <w:basedOn w:val="Normal"/>
    <w:link w:val="EndnoteTextChar"/>
    <w:uiPriority w:val="99"/>
    <w:semiHidden/>
    <w:unhideWhenUsed/>
  </w:style>
  <w:style w:type="character" w:customStyle="1" w:styleId="EndnoteTextChar">
    <w:name w:val="Endnote Text Char"/>
    <w:basedOn w:val="DefaultParagraphFont"/>
    <w:link w:val="EndnoteText"/>
    <w:uiPriority w:val="99"/>
    <w:semiHidden/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040CBB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customStyle="1" w:styleId="TableTitle">
    <w:name w:val="Table Title"/>
    <w:basedOn w:val="Normal"/>
    <w:next w:val="Normal"/>
    <w:uiPriority w:val="4"/>
    <w:qFormat/>
    <w:pPr>
      <w:ind w:left="360" w:hanging="360"/>
    </w:pPr>
  </w:style>
  <w:style w:type="paragraph" w:styleId="FootnoteText">
    <w:name w:val="footnote text"/>
    <w:basedOn w:val="Normal"/>
    <w:link w:val="FootnoteTextChar"/>
    <w:uiPriority w:val="99"/>
    <w:semiHidden/>
    <w:unhideWhenUsed/>
  </w:style>
  <w:style w:type="character" w:customStyle="1" w:styleId="FootnoteTextChar">
    <w:name w:val="Footnote Text Char"/>
    <w:basedOn w:val="DefaultParagraphFont"/>
    <w:link w:val="FootnoteText"/>
    <w:uiPriority w:val="99"/>
    <w:semiHidden/>
  </w:style>
  <w:style w:type="character" w:customStyle="1" w:styleId="Heading1Char">
    <w:name w:val="Heading 1 Char"/>
    <w:basedOn w:val="DefaultParagraphFont"/>
    <w:link w:val="Heading1"/>
    <w:uiPriority w:val="9"/>
    <w:rPr>
      <w:rFonts w:asciiTheme="majorHAnsi" w:eastAsiaTheme="majorEastAsia" w:hAnsiTheme="majorHAnsi" w:cstheme="majorBidi"/>
    </w:rPr>
  </w:style>
  <w:style w:type="character" w:customStyle="1" w:styleId="Heading2Char">
    <w:name w:val="Heading 2 Char"/>
    <w:basedOn w:val="DefaultParagraphFont"/>
    <w:link w:val="Heading2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3Char">
    <w:name w:val="Heading 3 Char"/>
    <w:basedOn w:val="DefaultParagraphFont"/>
    <w:link w:val="Heading3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4Char">
    <w:name w:val="Heading 4 Char"/>
    <w:basedOn w:val="DefaultParagraphFont"/>
    <w:link w:val="Heading4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5Char">
    <w:name w:val="Heading 5 Char"/>
    <w:basedOn w:val="DefaultParagraphFont"/>
    <w:link w:val="Heading5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8Char">
    <w:name w:val="Heading 8 Char"/>
    <w:basedOn w:val="DefaultParagraphFont"/>
    <w:link w:val="Heading8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9Char">
    <w:name w:val="Heading 9 Char"/>
    <w:basedOn w:val="DefaultParagraphFont"/>
    <w:link w:val="Heading9"/>
    <w:uiPriority w:val="9"/>
    <w:semiHidden/>
    <w:rPr>
      <w:rFonts w:asciiTheme="majorHAnsi" w:eastAsiaTheme="majorEastAsia" w:hAnsiTheme="majorHAnsi" w:cstheme="majorBidi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9"/>
    <w:semiHidden/>
    <w:unhideWhenUsed/>
    <w:pPr>
      <w:numPr>
        <w:numId w:val="1"/>
      </w:numPr>
      <w:ind w:firstLine="0"/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9"/>
    <w:semiHidden/>
    <w:unhideWhenUsed/>
    <w:pPr>
      <w:numPr>
        <w:numId w:val="6"/>
      </w:numPr>
      <w:ind w:firstLine="0"/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040CBB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shd w:val="pct20" w:color="auto" w:fill="auto"/>
    </w:rPr>
  </w:style>
  <w:style w:type="paragraph" w:styleId="NoSpacing">
    <w:name w:val="No Spacing"/>
    <w:aliases w:val="No Indent"/>
    <w:uiPriority w:val="1"/>
    <w:qFormat/>
    <w:pPr>
      <w:ind w:firstLine="0"/>
    </w:p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</w:style>
  <w:style w:type="paragraph" w:styleId="PlainText">
    <w:name w:val="Plain Text"/>
    <w:basedOn w:val="Normal"/>
    <w:link w:val="PlainText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040CBB"/>
    <w:rPr>
      <w:rFonts w:ascii="Consolas" w:hAnsi="Consolas" w:cs="Consolas"/>
      <w:sz w:val="22"/>
      <w:szCs w:val="21"/>
    </w:rPr>
  </w:style>
  <w:style w:type="paragraph" w:styleId="Quote">
    <w:name w:val="Quote"/>
    <w:basedOn w:val="Normal"/>
    <w:next w:val="Normal"/>
    <w:link w:val="QuoteChar"/>
    <w:uiPriority w:val="3"/>
    <w:qFormat/>
    <w:pPr>
      <w:ind w:left="1440" w:firstLine="0"/>
    </w:pPr>
  </w:style>
  <w:style w:type="character" w:customStyle="1" w:styleId="QuoteChar">
    <w:name w:val="Quote Char"/>
    <w:basedOn w:val="DefaultParagraphFont"/>
    <w:link w:val="Quote"/>
    <w:uiPriority w:val="3"/>
    <w:rsid w:val="004A2675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itle">
    <w:name w:val="Title"/>
    <w:basedOn w:val="Normal"/>
    <w:next w:val="Normal"/>
    <w:link w:val="TitleChar"/>
    <w:uiPriority w:val="1"/>
    <w:qFormat/>
    <w:rsid w:val="001463B2"/>
    <w:pPr>
      <w:ind w:firstLine="0"/>
      <w:jc w:val="center"/>
    </w:pPr>
    <w:rPr>
      <w:rFonts w:asciiTheme="majorHAnsi" w:eastAsiaTheme="majorEastAsia" w:hAnsiTheme="majorHAnsi" w:cstheme="majorBidi"/>
      <w:kern w:val="28"/>
    </w:rPr>
  </w:style>
  <w:style w:type="character" w:customStyle="1" w:styleId="TitleChar">
    <w:name w:val="Title Char"/>
    <w:basedOn w:val="DefaultParagraphFont"/>
    <w:link w:val="Title"/>
    <w:uiPriority w:val="1"/>
    <w:rsid w:val="001463B2"/>
    <w:rPr>
      <w:rFonts w:asciiTheme="majorHAnsi" w:eastAsiaTheme="majorEastAsia" w:hAnsiTheme="majorHAnsi" w:cstheme="majorBidi"/>
      <w:kern w:val="28"/>
    </w:r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1">
    <w:name w:val="toc 1"/>
    <w:basedOn w:val="Normal"/>
    <w:next w:val="Normal"/>
    <w:autoRedefine/>
    <w:uiPriority w:val="39"/>
    <w:semiHidden/>
    <w:unhideWhenUsed/>
    <w:pPr>
      <w:spacing w:after="100"/>
      <w:ind w:firstLine="0"/>
    </w:pPr>
  </w:style>
  <w:style w:type="paragraph" w:styleId="TOC2">
    <w:name w:val="toc 2"/>
    <w:basedOn w:val="Normal"/>
    <w:next w:val="Normal"/>
    <w:autoRedefine/>
    <w:uiPriority w:val="39"/>
    <w:semiHidden/>
    <w:unhideWhenUsed/>
    <w:pPr>
      <w:spacing w:after="100"/>
      <w:ind w:left="240" w:firstLine="0"/>
    </w:pPr>
  </w:style>
  <w:style w:type="paragraph" w:styleId="TOC3">
    <w:name w:val="toc 3"/>
    <w:basedOn w:val="Normal"/>
    <w:next w:val="Normal"/>
    <w:autoRedefine/>
    <w:uiPriority w:val="39"/>
    <w:semiHidden/>
    <w:unhideWhenUsed/>
    <w:pPr>
      <w:spacing w:after="100"/>
      <w:ind w:left="480" w:firstLine="0"/>
    </w:p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paragraph" w:styleId="TOCHeading">
    <w:name w:val="TOC Heading"/>
    <w:basedOn w:val="Heading1"/>
    <w:next w:val="Normal"/>
    <w:uiPriority w:val="39"/>
    <w:semiHidden/>
    <w:unhideWhenUsed/>
    <w:qFormat/>
    <w:pPr>
      <w:outlineLvl w:val="9"/>
    </w:pPr>
  </w:style>
  <w:style w:type="character" w:styleId="PlaceholderText">
    <w:name w:val="Placeholder Text"/>
    <w:basedOn w:val="DefaultParagraphFont"/>
    <w:uiPriority w:val="99"/>
    <w:semiHidden/>
    <w:rsid w:val="00B818DF"/>
    <w:rPr>
      <w:color w:val="595959" w:themeColor="text1" w:themeTint="A6"/>
    </w:rPr>
  </w:style>
  <w:style w:type="character" w:styleId="Emphasis">
    <w:name w:val="Emphasis"/>
    <w:basedOn w:val="DefaultParagraphFont"/>
    <w:uiPriority w:val="20"/>
    <w:qFormat/>
    <w:rPr>
      <w:i/>
      <w:iCs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MLAresearchpapertable">
    <w:name w:val="MLA research paper table"/>
    <w:basedOn w:val="TableNormal"/>
    <w:uiPriority w:val="99"/>
    <w:pPr>
      <w:spacing w:before="240"/>
      <w:ind w:left="72" w:right="72" w:firstLine="0"/>
    </w:pPr>
    <w:tblPr>
      <w:tblBorders>
        <w:top w:val="single" w:sz="4" w:space="0" w:color="auto"/>
        <w:bottom w:val="single" w:sz="4" w:space="0" w:color="auto"/>
      </w:tblBorders>
      <w:tblCellMar>
        <w:left w:w="0" w:type="dxa"/>
        <w:right w:w="0" w:type="dxa"/>
      </w:tblCellMar>
    </w:tblPr>
    <w:tblStylePr w:type="firstRow">
      <w:pPr>
        <w:wordWrap/>
        <w:spacing w:beforeLines="0" w:before="240" w:beforeAutospacing="0" w:afterLines="0" w:after="0" w:afterAutospacing="0"/>
      </w:pPr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  <w:vAlign w:val="center"/>
      </w:tcPr>
    </w:tblStylePr>
  </w:style>
  <w:style w:type="paragraph" w:customStyle="1" w:styleId="TableSource">
    <w:name w:val="Table Source"/>
    <w:basedOn w:val="TableTitle"/>
    <w:next w:val="Normal"/>
    <w:uiPriority w:val="5"/>
    <w:qFormat/>
    <w:pPr>
      <w:spacing w:before="240"/>
    </w:pPr>
  </w:style>
  <w:style w:type="paragraph" w:customStyle="1" w:styleId="TableNote">
    <w:name w:val="Table Note"/>
    <w:basedOn w:val="Normal"/>
    <w:uiPriority w:val="6"/>
    <w:qFormat/>
    <w:pPr>
      <w:numPr>
        <w:numId w:val="11"/>
      </w:numPr>
    </w:pPr>
  </w:style>
  <w:style w:type="paragraph" w:customStyle="1" w:styleId="SectionTitle">
    <w:name w:val="Section Title"/>
    <w:basedOn w:val="Normal"/>
    <w:next w:val="Normal"/>
    <w:uiPriority w:val="7"/>
    <w:qFormat/>
    <w:pPr>
      <w:pageBreakBefore/>
      <w:ind w:firstLine="0"/>
      <w:jc w:val="center"/>
      <w:outlineLvl w:val="0"/>
    </w:pPr>
  </w:style>
  <w:style w:type="numbering" w:customStyle="1" w:styleId="MLAOutline">
    <w:name w:val="MLA Outline"/>
    <w:uiPriority w:val="99"/>
    <w:pPr>
      <w:numPr>
        <w:numId w:val="12"/>
      </w:numPr>
    </w:pPr>
  </w:style>
  <w:style w:type="paragraph" w:styleId="Footer">
    <w:name w:val="footer"/>
    <w:basedOn w:val="Normal"/>
    <w:link w:val="FooterChar"/>
    <w:uiPriority w:val="99"/>
    <w:unhideWhenUsed/>
    <w:rsid w:val="001463B2"/>
    <w:pPr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463B2"/>
  </w:style>
  <w:style w:type="character" w:styleId="IntenseEmphasis">
    <w:name w:val="Intense Emphasis"/>
    <w:basedOn w:val="DefaultParagraphFont"/>
    <w:uiPriority w:val="21"/>
    <w:semiHidden/>
    <w:unhideWhenUsed/>
    <w:qFormat/>
    <w:rsid w:val="004F7139"/>
    <w:rPr>
      <w:i/>
      <w:iCs/>
      <w:color w:val="595959" w:themeColor="text1" w:themeTint="A6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4F7139"/>
    <w:pPr>
      <w:pBdr>
        <w:top w:val="single" w:sz="4" w:space="10" w:color="595959" w:themeColor="text1" w:themeTint="A6"/>
        <w:bottom w:val="single" w:sz="4" w:space="10" w:color="595959" w:themeColor="text1" w:themeTint="A6"/>
      </w:pBdr>
      <w:spacing w:before="360" w:after="360"/>
      <w:ind w:left="864" w:right="864"/>
      <w:jc w:val="center"/>
    </w:pPr>
    <w:rPr>
      <w:i/>
      <w:iCs/>
      <w:color w:val="595959" w:themeColor="text1" w:themeTint="A6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4F7139"/>
    <w:rPr>
      <w:i/>
      <w:iCs/>
      <w:color w:val="595959" w:themeColor="text1" w:themeTint="A6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4F7139"/>
    <w:rPr>
      <w:b/>
      <w:bCs/>
      <w:smallCaps/>
      <w:color w:val="595959" w:themeColor="text1" w:themeTint="A6"/>
      <w:spacing w:val="5"/>
    </w:rPr>
  </w:style>
  <w:style w:type="character" w:styleId="FollowedHyperlink">
    <w:name w:val="FollowedHyperlink"/>
    <w:basedOn w:val="DefaultParagraphFont"/>
    <w:uiPriority w:val="99"/>
    <w:semiHidden/>
    <w:unhideWhenUsed/>
    <w:rsid w:val="00B818DF"/>
    <w:rPr>
      <w:color w:val="595959" w:themeColor="text1" w:themeTint="A6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7C53FB"/>
    <w:rPr>
      <w:sz w:val="22"/>
      <w:szCs w:val="16"/>
    </w:rPr>
  </w:style>
  <w:style w:type="character" w:styleId="HTMLCode">
    <w:name w:val="HTML Code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Strong">
    <w:name w:val="Strong"/>
    <w:basedOn w:val="DefaultParagraphFont"/>
    <w:uiPriority w:val="22"/>
    <w:qFormat/>
    <w:rsid w:val="00BA1BAA"/>
    <w:rPr>
      <w:b/>
      <w:bCs/>
    </w:rPr>
  </w:style>
  <w:style w:type="character" w:styleId="Hyperlink">
    <w:name w:val="Hyperlink"/>
    <w:basedOn w:val="DefaultParagraphFont"/>
    <w:uiPriority w:val="99"/>
    <w:unhideWhenUsed/>
    <w:rsid w:val="00F30F6A"/>
    <w:rPr>
      <w:color w:val="5F5F5F" w:themeColor="hyperlink"/>
      <w:u w:val="single"/>
    </w:rPr>
  </w:style>
  <w:style w:type="paragraph" w:customStyle="1" w:styleId="Default">
    <w:name w:val="Default"/>
    <w:rsid w:val="002244AE"/>
    <w:pPr>
      <w:autoSpaceDE w:val="0"/>
      <w:autoSpaceDN w:val="0"/>
      <w:adjustRightInd w:val="0"/>
      <w:spacing w:line="240" w:lineRule="auto"/>
      <w:ind w:firstLine="0"/>
    </w:pPr>
    <w:rPr>
      <w:rFonts w:ascii="Times New Roman" w:hAnsi="Times New Roman" w:cs="Times New Roman"/>
      <w:color w:val="00000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glossaryDocument" Target="glossary/document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docParts>
    <w:docPart>
      <w:docPartPr>
        <w:name w:val="A61FEFE49C694AEEB4EA0682B49C47B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124B439-DB03-4336-9F8C-80E7295A112E}"/>
      </w:docPartPr>
      <w:docPartBody>
        <w:p w:rsidR="000166A4" w:rsidRDefault="00F10A79">
          <w:pPr>
            <w:pStyle w:val="A61FEFE49C694AEEB4EA0682B49C47BA"/>
          </w:pPr>
          <w:r>
            <w:t>Your Name</w:t>
          </w:r>
        </w:p>
      </w:docPartBody>
    </w:docPart>
    <w:docPart>
      <w:docPartPr>
        <w:name w:val="DE6BE46DEE37441CAD65BAEC4F74BF9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6FECF62-88E7-434A-B37C-AA5D83B6A617}"/>
      </w:docPartPr>
      <w:docPartBody>
        <w:p w:rsidR="000166A4" w:rsidRDefault="00F10A79">
          <w:pPr>
            <w:pStyle w:val="DE6BE46DEE37441CAD65BAEC4F74BF9B"/>
          </w:pPr>
          <w:r>
            <w:t>Instructor Name</w:t>
          </w:r>
        </w:p>
      </w:docPartBody>
    </w:docPart>
    <w:docPart>
      <w:docPartPr>
        <w:name w:val="16057CA204D7459A80674E6CC7F2B98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BC3F184-5B68-42E8-9EE9-D67B4441C2B9}"/>
      </w:docPartPr>
      <w:docPartBody>
        <w:p w:rsidR="000166A4" w:rsidRDefault="00F10A79">
          <w:pPr>
            <w:pStyle w:val="16057CA204D7459A80674E6CC7F2B98F"/>
          </w:pPr>
          <w:r>
            <w:t>Course Number</w:t>
          </w:r>
        </w:p>
      </w:docPartBody>
    </w:docPart>
    <w:docPart>
      <w:docPartPr>
        <w:name w:val="2EB449EEE1B24578B2F5D2D1AF42B15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4211418-CCE8-4A85-9225-AC74DAC805A8}"/>
      </w:docPartPr>
      <w:docPartBody>
        <w:p w:rsidR="000166A4" w:rsidRDefault="00F10A79">
          <w:pPr>
            <w:pStyle w:val="2EB449EEE1B24578B2F5D2D1AF42B15F"/>
          </w:pPr>
          <w:r>
            <w:t>Date</w:t>
          </w:r>
        </w:p>
      </w:docPartBody>
    </w:docPart>
    <w:docPart>
      <w:docPartPr>
        <w:name w:val="5540D46721E74F1F87F3EF7B04FEBA42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7F1AFF2-E4BD-4B55-9E97-0AC68C555DA5}"/>
      </w:docPartPr>
      <w:docPartBody>
        <w:p w:rsidR="000166A4" w:rsidRDefault="00F10A79">
          <w:pPr>
            <w:pStyle w:val="5540D46721E74F1F87F3EF7B04FEBA42"/>
          </w:pPr>
          <w:r>
            <w:t>Title</w:t>
          </w:r>
        </w:p>
      </w:docPartBody>
    </w:docPart>
    <w:docPart>
      <w:docPartPr>
        <w:name w:val="AD311FAA0BC848B08312ACFCCCA0B68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AE884EB-CAF2-4E09-9E8A-1FF0E770593A}"/>
      </w:docPartPr>
      <w:docPartBody>
        <w:p w:rsidR="000166A4" w:rsidRDefault="00F10A79">
          <w:pPr>
            <w:pStyle w:val="AD311FAA0BC848B08312ACFCCCA0B68E"/>
          </w:pPr>
          <w:r>
            <w:t>Print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06BD9"/>
    <w:rsid w:val="00006BD9"/>
    <w:rsid w:val="000166A4"/>
    <w:rsid w:val="003A0181"/>
    <w:rsid w:val="005A3EFE"/>
    <w:rsid w:val="005D029D"/>
    <w:rsid w:val="008B2490"/>
    <w:rsid w:val="00AB23FE"/>
    <w:rsid w:val="00AB5BEF"/>
    <w:rsid w:val="00BB03D5"/>
    <w:rsid w:val="00C3141D"/>
    <w:rsid w:val="00D8602A"/>
    <w:rsid w:val="00EB253D"/>
    <w:rsid w:val="00F10A79"/>
    <w:rsid w:val="00FD211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8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61FEFE49C694AEEB4EA0682B49C47BA">
    <w:name w:val="A61FEFE49C694AEEB4EA0682B49C47BA"/>
  </w:style>
  <w:style w:type="paragraph" w:customStyle="1" w:styleId="DE6BE46DEE37441CAD65BAEC4F74BF9B">
    <w:name w:val="DE6BE46DEE37441CAD65BAEC4F74BF9B"/>
  </w:style>
  <w:style w:type="paragraph" w:customStyle="1" w:styleId="16057CA204D7459A80674E6CC7F2B98F">
    <w:name w:val="16057CA204D7459A80674E6CC7F2B98F"/>
  </w:style>
  <w:style w:type="paragraph" w:customStyle="1" w:styleId="2EB449EEE1B24578B2F5D2D1AF42B15F">
    <w:name w:val="2EB449EEE1B24578B2F5D2D1AF42B15F"/>
  </w:style>
  <w:style w:type="paragraph" w:customStyle="1" w:styleId="5540D46721E74F1F87F3EF7B04FEBA42">
    <w:name w:val="5540D46721E74F1F87F3EF7B04FEBA42"/>
  </w:style>
  <w:style w:type="paragraph" w:customStyle="1" w:styleId="77DB4CF9A5B74296853827B521A7D7AA">
    <w:name w:val="77DB4CF9A5B74296853827B521A7D7AA"/>
  </w:style>
  <w:style w:type="character" w:styleId="Emphasis">
    <w:name w:val="Emphasis"/>
    <w:basedOn w:val="DefaultParagraphFont"/>
    <w:uiPriority w:val="8"/>
    <w:qFormat/>
    <w:rPr>
      <w:i/>
      <w:iCs/>
    </w:rPr>
  </w:style>
  <w:style w:type="paragraph" w:customStyle="1" w:styleId="887BF195B7DF465AA17C76D5296A8CBF">
    <w:name w:val="887BF195B7DF465AA17C76D5296A8CBF"/>
  </w:style>
  <w:style w:type="paragraph" w:customStyle="1" w:styleId="737B7A872A0B46F1B13CA6B325EB4D19">
    <w:name w:val="737B7A872A0B46F1B13CA6B325EB4D19"/>
  </w:style>
  <w:style w:type="paragraph" w:customStyle="1" w:styleId="62A6F31A785440ECB96ADC5981FF4752">
    <w:name w:val="62A6F31A785440ECB96ADC5981FF4752"/>
  </w:style>
  <w:style w:type="paragraph" w:customStyle="1" w:styleId="D9C19BC654FA4AD79BD77F0853626B0F">
    <w:name w:val="D9C19BC654FA4AD79BD77F0853626B0F"/>
  </w:style>
  <w:style w:type="paragraph" w:customStyle="1" w:styleId="330B3D3522064DE6AAC807094C60602E">
    <w:name w:val="330B3D3522064DE6AAC807094C60602E"/>
  </w:style>
  <w:style w:type="paragraph" w:customStyle="1" w:styleId="F18C40EBF0714E5FA394C689C807489F">
    <w:name w:val="F18C40EBF0714E5FA394C689C807489F"/>
  </w:style>
  <w:style w:type="paragraph" w:customStyle="1" w:styleId="4105F2F2873C4702B50AFE8D5C532CAF">
    <w:name w:val="4105F2F2873C4702B50AFE8D5C532CAF"/>
  </w:style>
  <w:style w:type="paragraph" w:customStyle="1" w:styleId="C4049ED94391408D841E5BEEA7B1EE2D">
    <w:name w:val="C4049ED94391408D841E5BEEA7B1EE2D"/>
  </w:style>
  <w:style w:type="paragraph" w:customStyle="1" w:styleId="3016D6814D474893A7429AA139D5D8E9">
    <w:name w:val="3016D6814D474893A7429AA139D5D8E9"/>
  </w:style>
  <w:style w:type="paragraph" w:customStyle="1" w:styleId="151C6504EC854B0DB71549A5B7A3B09A">
    <w:name w:val="151C6504EC854B0DB71549A5B7A3B09A"/>
  </w:style>
  <w:style w:type="paragraph" w:customStyle="1" w:styleId="73C9E8CF9D0B45BCA85EDF1F5721BD85">
    <w:name w:val="73C9E8CF9D0B45BCA85EDF1F5721BD85"/>
  </w:style>
  <w:style w:type="paragraph" w:customStyle="1" w:styleId="F3AFB141F2AA4232864A741E2E709FA4">
    <w:name w:val="F3AFB141F2AA4232864A741E2E709FA4"/>
  </w:style>
  <w:style w:type="paragraph" w:customStyle="1" w:styleId="B1037EFF526E4A3DBAAFA20A8B664FB6">
    <w:name w:val="B1037EFF526E4A3DBAAFA20A8B664FB6"/>
  </w:style>
  <w:style w:type="paragraph" w:customStyle="1" w:styleId="9C6FB8FCB72740F59F2990289E6EFBA4">
    <w:name w:val="9C6FB8FCB72740F59F2990289E6EFBA4"/>
  </w:style>
  <w:style w:type="paragraph" w:customStyle="1" w:styleId="41A0A13182FE4B20BCF46396C1EFBA50">
    <w:name w:val="41A0A13182FE4B20BCF46396C1EFBA50"/>
  </w:style>
  <w:style w:type="paragraph" w:customStyle="1" w:styleId="38DDC385D6A24EDC92D87FE077CA9250">
    <w:name w:val="38DDC385D6A24EDC92D87FE077CA9250"/>
  </w:style>
  <w:style w:type="paragraph" w:customStyle="1" w:styleId="A4466F43627443DCB12791D59844A259">
    <w:name w:val="A4466F43627443DCB12791D59844A259"/>
  </w:style>
  <w:style w:type="paragraph" w:customStyle="1" w:styleId="9CD246CD739B4CAA8B8208A93B154BF2">
    <w:name w:val="9CD246CD739B4CAA8B8208A93B154BF2"/>
  </w:style>
  <w:style w:type="paragraph" w:customStyle="1" w:styleId="B04735D23FD4479AA4383BE2FB148CCF">
    <w:name w:val="B04735D23FD4479AA4383BE2FB148CCF"/>
  </w:style>
  <w:style w:type="paragraph" w:customStyle="1" w:styleId="B577A41740F24C18883261402A39854A">
    <w:name w:val="B577A41740F24C18883261402A39854A"/>
  </w:style>
  <w:style w:type="paragraph" w:customStyle="1" w:styleId="90D1CBBF6D9946FFBD3B68091006D003">
    <w:name w:val="90D1CBBF6D9946FFBD3B68091006D003"/>
  </w:style>
  <w:style w:type="paragraph" w:customStyle="1" w:styleId="740905EC191C4FBCA39D651D57BD9BC8">
    <w:name w:val="740905EC191C4FBCA39D651D57BD9BC8"/>
  </w:style>
  <w:style w:type="paragraph" w:customStyle="1" w:styleId="D6198BD0E4A84028BE1FBC152EF96943">
    <w:name w:val="D6198BD0E4A84028BE1FBC152EF96943"/>
  </w:style>
  <w:style w:type="paragraph" w:customStyle="1" w:styleId="36AD994D7BED4464BC10FE24FDBC09B7">
    <w:name w:val="36AD994D7BED4464BC10FE24FDBC09B7"/>
  </w:style>
  <w:style w:type="paragraph" w:customStyle="1" w:styleId="84840EE0329540E5A389FAD143582B30">
    <w:name w:val="84840EE0329540E5A389FAD143582B30"/>
  </w:style>
  <w:style w:type="paragraph" w:customStyle="1" w:styleId="0FD153BAB4004EF99B4725C6EB88337D">
    <w:name w:val="0FD153BAB4004EF99B4725C6EB88337D"/>
  </w:style>
  <w:style w:type="paragraph" w:customStyle="1" w:styleId="A4C41BAAB1F740A7B90E102C98027AC8">
    <w:name w:val="A4C41BAAB1F740A7B90E102C98027AC8"/>
  </w:style>
  <w:style w:type="paragraph" w:customStyle="1" w:styleId="55179E73227245709BEC038E091188BB">
    <w:name w:val="55179E73227245709BEC038E091188BB"/>
  </w:style>
  <w:style w:type="paragraph" w:customStyle="1" w:styleId="F16FF4CF2D61443CB2AF5C7703A7CDC0">
    <w:name w:val="F16FF4CF2D61443CB2AF5C7703A7CDC0"/>
  </w:style>
  <w:style w:type="paragraph" w:customStyle="1" w:styleId="248F3D34A9FD41CF8791218BD66391B1">
    <w:name w:val="248F3D34A9FD41CF8791218BD66391B1"/>
  </w:style>
  <w:style w:type="paragraph" w:customStyle="1" w:styleId="239B5C998B714D0F9C9AAB3804A160C0">
    <w:name w:val="239B5C998B714D0F9C9AAB3804A160C0"/>
  </w:style>
  <w:style w:type="paragraph" w:customStyle="1" w:styleId="89B8971D8A054BD190E98545CC523EF4">
    <w:name w:val="89B8971D8A054BD190E98545CC523EF4"/>
  </w:style>
  <w:style w:type="paragraph" w:customStyle="1" w:styleId="457FE0792BC84BC9970DE2B4F9052F53">
    <w:name w:val="457FE0792BC84BC9970DE2B4F9052F53"/>
  </w:style>
  <w:style w:type="paragraph" w:customStyle="1" w:styleId="AD311FAA0BC848B08312ACFCCCA0B68E">
    <w:name w:val="AD311FAA0BC848B08312ACFCCCA0B68E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CoverPageProperties xmlns="http://schemas.microsoft.com/office/2006/coverPageProps">
  <PublishDate/>
  <Abstract/>
  <CompanyAddress/>
  <CompanyPhone/>
  <CompanyFax/>
  <CompanyEmail/>
</CoverPageProperti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1019</Words>
  <Characters>5810</Characters>
  <Application>Microsoft Office Word</Application>
  <DocSecurity>0</DocSecurity>
  <Lines>48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81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19-10-15T09:23:00Z</dcterms:created>
  <dcterms:modified xsi:type="dcterms:W3CDTF">2019-10-15T09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5"&gt;&lt;session id="AGuYLQkh"/&gt;&lt;style id="http://www.zotero.org/styles/modern-language-association" locale="en-US" hasBibliography="1" bibliographyStyleHasBeenSet="1"/&gt;&lt;prefs&gt;&lt;pref name="fieldType" value="Field"/&gt;&lt;p</vt:lpwstr>
  </property>
  <property fmtid="{D5CDD505-2E9C-101B-9397-08002B2CF9AE}" pid="3" name="ZOTERO_PREF_2">
    <vt:lpwstr>ref name="automaticJournalAbbreviations" value="true"/&gt;&lt;/prefs&gt;&lt;/data&gt;</vt:lpwstr>
  </property>
</Properties>
</file>